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212B2B0"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241373">
          <w:rPr>
            <w:noProof/>
            <w:webHidden/>
          </w:rPr>
          <w:t>I</w:t>
        </w:r>
        <w:r w:rsidR="00053117">
          <w:rPr>
            <w:noProof/>
            <w:webHidden/>
          </w:rPr>
          <w:fldChar w:fldCharType="end"/>
        </w:r>
      </w:hyperlink>
    </w:p>
    <w:p w14:paraId="53404043" w14:textId="6A8D11B5" w:rsidR="00053117" w:rsidRDefault="007B3E68">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241373">
          <w:rPr>
            <w:noProof/>
            <w:webHidden/>
          </w:rPr>
          <w:t>III</w:t>
        </w:r>
        <w:r w:rsidR="00053117">
          <w:rPr>
            <w:noProof/>
            <w:webHidden/>
          </w:rPr>
          <w:fldChar w:fldCharType="end"/>
        </w:r>
      </w:hyperlink>
    </w:p>
    <w:p w14:paraId="62EE28BF" w14:textId="69132E2C" w:rsidR="00053117" w:rsidRDefault="007B3E68">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241373">
          <w:rPr>
            <w:noProof/>
            <w:webHidden/>
          </w:rPr>
          <w:t>IV</w:t>
        </w:r>
        <w:r w:rsidR="00053117">
          <w:rPr>
            <w:noProof/>
            <w:webHidden/>
          </w:rPr>
          <w:fldChar w:fldCharType="end"/>
        </w:r>
      </w:hyperlink>
    </w:p>
    <w:p w14:paraId="659E227E" w14:textId="4FAE53D3" w:rsidR="00053117" w:rsidRDefault="007B3E68">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241373">
          <w:rPr>
            <w:noProof/>
            <w:webHidden/>
          </w:rPr>
          <w:t>VI</w:t>
        </w:r>
        <w:r w:rsidR="00053117">
          <w:rPr>
            <w:noProof/>
            <w:webHidden/>
          </w:rPr>
          <w:fldChar w:fldCharType="end"/>
        </w:r>
      </w:hyperlink>
    </w:p>
    <w:p w14:paraId="7E9E2651" w14:textId="42D9067B" w:rsidR="00053117" w:rsidRDefault="007B3E68">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241373">
          <w:rPr>
            <w:noProof/>
            <w:webHidden/>
          </w:rPr>
          <w:t>VII</w:t>
        </w:r>
        <w:r w:rsidR="00053117">
          <w:rPr>
            <w:noProof/>
            <w:webHidden/>
          </w:rPr>
          <w:fldChar w:fldCharType="end"/>
        </w:r>
      </w:hyperlink>
    </w:p>
    <w:p w14:paraId="1430FCDF" w14:textId="4BCDAFA9" w:rsidR="00053117" w:rsidRDefault="007B3E68">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3661ABD6" w14:textId="112E5CAA" w:rsidR="00053117" w:rsidRDefault="007B3E68">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5C0A0CC1" w14:textId="7DA3E816" w:rsidR="00053117" w:rsidRDefault="007B3E68">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241373">
          <w:rPr>
            <w:noProof/>
            <w:webHidden/>
          </w:rPr>
          <w:t>5</w:t>
        </w:r>
        <w:r w:rsidR="00053117">
          <w:rPr>
            <w:noProof/>
            <w:webHidden/>
          </w:rPr>
          <w:fldChar w:fldCharType="end"/>
        </w:r>
      </w:hyperlink>
    </w:p>
    <w:p w14:paraId="0898240E" w14:textId="1B3B542C" w:rsidR="00053117" w:rsidRDefault="007B3E68">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241373">
          <w:rPr>
            <w:noProof/>
            <w:webHidden/>
          </w:rPr>
          <w:t>6</w:t>
        </w:r>
        <w:r w:rsidR="00053117">
          <w:rPr>
            <w:noProof/>
            <w:webHidden/>
          </w:rPr>
          <w:fldChar w:fldCharType="end"/>
        </w:r>
      </w:hyperlink>
    </w:p>
    <w:p w14:paraId="4FABDBB1" w14:textId="2B11FA10" w:rsidR="00053117" w:rsidRDefault="007B3E68">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0F17EE65" w14:textId="4EB930D9" w:rsidR="00053117" w:rsidRDefault="007B3E68">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24214B0C" w14:textId="119709B1" w:rsidR="00053117" w:rsidRDefault="007B3E68">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241373">
          <w:rPr>
            <w:noProof/>
            <w:webHidden/>
          </w:rPr>
          <w:t>11</w:t>
        </w:r>
        <w:r w:rsidR="00053117">
          <w:rPr>
            <w:noProof/>
            <w:webHidden/>
          </w:rPr>
          <w:fldChar w:fldCharType="end"/>
        </w:r>
      </w:hyperlink>
    </w:p>
    <w:p w14:paraId="2C48C13C" w14:textId="515AFE24" w:rsidR="00053117" w:rsidRDefault="007B3E68">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241373">
          <w:rPr>
            <w:noProof/>
            <w:webHidden/>
          </w:rPr>
          <w:t>13</w:t>
        </w:r>
        <w:r w:rsidR="00053117">
          <w:rPr>
            <w:noProof/>
            <w:webHidden/>
          </w:rPr>
          <w:fldChar w:fldCharType="end"/>
        </w:r>
      </w:hyperlink>
    </w:p>
    <w:p w14:paraId="7E29E546" w14:textId="34864DDB" w:rsidR="00053117" w:rsidRDefault="007B3E68">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241373">
          <w:rPr>
            <w:noProof/>
            <w:webHidden/>
          </w:rPr>
          <w:t>16</w:t>
        </w:r>
        <w:r w:rsidR="00053117">
          <w:rPr>
            <w:noProof/>
            <w:webHidden/>
          </w:rPr>
          <w:fldChar w:fldCharType="end"/>
        </w:r>
      </w:hyperlink>
    </w:p>
    <w:p w14:paraId="284D9D66" w14:textId="191BB1D5" w:rsidR="00053117" w:rsidRDefault="007B3E68">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449C2C58" w14:textId="54839CBA" w:rsidR="00053117" w:rsidRDefault="007B3E68">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365E0117" w14:textId="6CEDC9AD" w:rsidR="00053117" w:rsidRDefault="007B3E68">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241373">
          <w:rPr>
            <w:noProof/>
            <w:webHidden/>
          </w:rPr>
          <w:t>18</w:t>
        </w:r>
        <w:r w:rsidR="00053117">
          <w:rPr>
            <w:noProof/>
            <w:webHidden/>
          </w:rPr>
          <w:fldChar w:fldCharType="end"/>
        </w:r>
      </w:hyperlink>
    </w:p>
    <w:p w14:paraId="4F5C9005" w14:textId="4A89EDB1" w:rsidR="00053117" w:rsidRDefault="007B3E68">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241373">
          <w:rPr>
            <w:noProof/>
            <w:webHidden/>
          </w:rPr>
          <w:t>19</w:t>
        </w:r>
        <w:r w:rsidR="00053117">
          <w:rPr>
            <w:noProof/>
            <w:webHidden/>
          </w:rPr>
          <w:fldChar w:fldCharType="end"/>
        </w:r>
      </w:hyperlink>
    </w:p>
    <w:p w14:paraId="2D0DE04A" w14:textId="00EC48D6" w:rsidR="00053117" w:rsidRDefault="007B3E68">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241373">
          <w:rPr>
            <w:noProof/>
            <w:webHidden/>
          </w:rPr>
          <w:t>28</w:t>
        </w:r>
        <w:r w:rsidR="00053117">
          <w:rPr>
            <w:noProof/>
            <w:webHidden/>
          </w:rPr>
          <w:fldChar w:fldCharType="end"/>
        </w:r>
      </w:hyperlink>
    </w:p>
    <w:p w14:paraId="086253DF" w14:textId="022C500E" w:rsidR="00053117" w:rsidRDefault="007B3E68">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241373">
          <w:rPr>
            <w:noProof/>
            <w:webHidden/>
          </w:rPr>
          <w:t>33</w:t>
        </w:r>
        <w:r w:rsidR="00053117">
          <w:rPr>
            <w:noProof/>
            <w:webHidden/>
          </w:rPr>
          <w:fldChar w:fldCharType="end"/>
        </w:r>
      </w:hyperlink>
    </w:p>
    <w:p w14:paraId="3F385573" w14:textId="3E7E2A3B" w:rsidR="00053117" w:rsidRDefault="007B3E68">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241373">
          <w:rPr>
            <w:noProof/>
            <w:webHidden/>
          </w:rPr>
          <w:t>38</w:t>
        </w:r>
        <w:r w:rsidR="00053117">
          <w:rPr>
            <w:noProof/>
            <w:webHidden/>
          </w:rPr>
          <w:fldChar w:fldCharType="end"/>
        </w:r>
      </w:hyperlink>
    </w:p>
    <w:p w14:paraId="6F32E288" w14:textId="36949300" w:rsidR="00053117" w:rsidRDefault="007B3E68">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0E297FBC" w14:textId="0BD830D6" w:rsidR="00053117" w:rsidRDefault="007B3E68">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6915FA61" w14:textId="5A3CDA90" w:rsidR="00053117" w:rsidRDefault="007B3E68">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241373">
          <w:rPr>
            <w:noProof/>
            <w:webHidden/>
          </w:rPr>
          <w:t>46</w:t>
        </w:r>
        <w:r w:rsidR="00053117">
          <w:rPr>
            <w:noProof/>
            <w:webHidden/>
          </w:rPr>
          <w:fldChar w:fldCharType="end"/>
        </w:r>
      </w:hyperlink>
    </w:p>
    <w:p w14:paraId="0B334617" w14:textId="01B2B20C" w:rsidR="00053117" w:rsidRDefault="007B3E68">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241373">
          <w:rPr>
            <w:noProof/>
            <w:webHidden/>
          </w:rPr>
          <w:t>51</w:t>
        </w:r>
        <w:r w:rsidR="00053117">
          <w:rPr>
            <w:noProof/>
            <w:webHidden/>
          </w:rPr>
          <w:fldChar w:fldCharType="end"/>
        </w:r>
      </w:hyperlink>
    </w:p>
    <w:p w14:paraId="49149495" w14:textId="2850396B" w:rsidR="00053117" w:rsidRDefault="007B3E68">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241373">
          <w:rPr>
            <w:noProof/>
            <w:webHidden/>
          </w:rPr>
          <w:t>55</w:t>
        </w:r>
        <w:r w:rsidR="00053117">
          <w:rPr>
            <w:noProof/>
            <w:webHidden/>
          </w:rPr>
          <w:fldChar w:fldCharType="end"/>
        </w:r>
      </w:hyperlink>
    </w:p>
    <w:p w14:paraId="3594E2C2" w14:textId="213F0C9A" w:rsidR="00053117" w:rsidRDefault="007B3E68">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241373">
          <w:rPr>
            <w:noProof/>
            <w:webHidden/>
          </w:rPr>
          <w:t>57</w:t>
        </w:r>
        <w:r w:rsidR="00053117">
          <w:rPr>
            <w:noProof/>
            <w:webHidden/>
          </w:rPr>
          <w:fldChar w:fldCharType="end"/>
        </w:r>
      </w:hyperlink>
    </w:p>
    <w:p w14:paraId="2BCC0305" w14:textId="610B5784" w:rsidR="00053117" w:rsidRDefault="007B3E68">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4C9CA8CA" w14:textId="4BE23D51" w:rsidR="00053117" w:rsidRDefault="007B3E68">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31041C49" w14:textId="4971D8B5" w:rsidR="00053117" w:rsidRDefault="007B3E68">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241373">
          <w:rPr>
            <w:noProof/>
            <w:webHidden/>
          </w:rPr>
          <w:t>63</w:t>
        </w:r>
        <w:r w:rsidR="00053117">
          <w:rPr>
            <w:noProof/>
            <w:webHidden/>
          </w:rPr>
          <w:fldChar w:fldCharType="end"/>
        </w:r>
      </w:hyperlink>
    </w:p>
    <w:p w14:paraId="05BDDA44" w14:textId="485F7009" w:rsidR="00053117" w:rsidRDefault="007B3E68">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241373">
          <w:rPr>
            <w:noProof/>
            <w:webHidden/>
          </w:rPr>
          <w:t>64</w:t>
        </w:r>
        <w:r w:rsidR="00053117">
          <w:rPr>
            <w:noProof/>
            <w:webHidden/>
          </w:rPr>
          <w:fldChar w:fldCharType="end"/>
        </w:r>
      </w:hyperlink>
    </w:p>
    <w:p w14:paraId="5F6B0997" w14:textId="627625D6" w:rsidR="00053117" w:rsidRDefault="007B3E68">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241373">
          <w:rPr>
            <w:noProof/>
            <w:webHidden/>
          </w:rPr>
          <w:t>71</w:t>
        </w:r>
        <w:r w:rsidR="00053117">
          <w:rPr>
            <w:noProof/>
            <w:webHidden/>
          </w:rPr>
          <w:fldChar w:fldCharType="end"/>
        </w:r>
      </w:hyperlink>
    </w:p>
    <w:p w14:paraId="285BCA1C" w14:textId="4919E9E9" w:rsidR="00053117" w:rsidRDefault="007B3E68">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241373">
          <w:rPr>
            <w:noProof/>
            <w:webHidden/>
          </w:rPr>
          <w:t>112</w:t>
        </w:r>
        <w:r w:rsidR="00053117">
          <w:rPr>
            <w:noProof/>
            <w:webHidden/>
          </w:rPr>
          <w:fldChar w:fldCharType="end"/>
        </w:r>
      </w:hyperlink>
    </w:p>
    <w:p w14:paraId="64656F5C" w14:textId="726F8EE0" w:rsidR="00053117" w:rsidRDefault="007B3E68">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241373">
          <w:rPr>
            <w:noProof/>
            <w:webHidden/>
          </w:rPr>
          <w:t>118</w:t>
        </w:r>
        <w:r w:rsidR="00053117">
          <w:rPr>
            <w:noProof/>
            <w:webHidden/>
          </w:rPr>
          <w:fldChar w:fldCharType="end"/>
        </w:r>
      </w:hyperlink>
    </w:p>
    <w:p w14:paraId="226DF870" w14:textId="0C311F52" w:rsidR="00053117" w:rsidRDefault="007B3E68">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241373">
          <w:rPr>
            <w:noProof/>
            <w:webHidden/>
          </w:rPr>
          <w:t>127</w:t>
        </w:r>
        <w:r w:rsidR="00053117">
          <w:rPr>
            <w:noProof/>
            <w:webHidden/>
          </w:rPr>
          <w:fldChar w:fldCharType="end"/>
        </w:r>
      </w:hyperlink>
    </w:p>
    <w:p w14:paraId="6FE09642" w14:textId="20CB5B44" w:rsidR="00053117" w:rsidRDefault="007B3E68">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241373">
          <w:rPr>
            <w:noProof/>
            <w:webHidden/>
          </w:rPr>
          <w:t>134</w:t>
        </w:r>
        <w:r w:rsidR="00053117">
          <w:rPr>
            <w:noProof/>
            <w:webHidden/>
          </w:rPr>
          <w:fldChar w:fldCharType="end"/>
        </w:r>
      </w:hyperlink>
    </w:p>
    <w:p w14:paraId="15F15D50" w14:textId="1F8BD815" w:rsidR="00053117" w:rsidRDefault="007B3E68">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241373">
          <w:rPr>
            <w:noProof/>
            <w:webHidden/>
          </w:rPr>
          <w:t>140</w:t>
        </w:r>
        <w:r w:rsidR="00053117">
          <w:rPr>
            <w:noProof/>
            <w:webHidden/>
          </w:rPr>
          <w:fldChar w:fldCharType="end"/>
        </w:r>
      </w:hyperlink>
    </w:p>
    <w:p w14:paraId="679578F0" w14:textId="78A8C3CF" w:rsidR="00053117" w:rsidRDefault="007B3E68">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241373">
          <w:rPr>
            <w:noProof/>
            <w:webHidden/>
          </w:rPr>
          <w:t>153</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538F95C1"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241373">
          <w:rPr>
            <w:noProof/>
            <w:webHidden/>
          </w:rPr>
          <w:t>18</w:t>
        </w:r>
        <w:r w:rsidR="00B17C19">
          <w:rPr>
            <w:noProof/>
            <w:webHidden/>
          </w:rPr>
          <w:fldChar w:fldCharType="end"/>
        </w:r>
      </w:hyperlink>
    </w:p>
    <w:p w14:paraId="2961B0F3" w14:textId="756CE3E5" w:rsidR="00B17C19" w:rsidRDefault="007B3E6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241373">
          <w:rPr>
            <w:noProof/>
            <w:webHidden/>
          </w:rPr>
          <w:t>28</w:t>
        </w:r>
        <w:r w:rsidR="00B17C19">
          <w:rPr>
            <w:noProof/>
            <w:webHidden/>
          </w:rPr>
          <w:fldChar w:fldCharType="end"/>
        </w:r>
      </w:hyperlink>
    </w:p>
    <w:p w14:paraId="23CE238F" w14:textId="728A71E7" w:rsidR="00B17C19" w:rsidRDefault="007B3E6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241373">
          <w:rPr>
            <w:noProof/>
            <w:webHidden/>
          </w:rPr>
          <w:t>29</w:t>
        </w:r>
        <w:r w:rsidR="00B17C19">
          <w:rPr>
            <w:noProof/>
            <w:webHidden/>
          </w:rPr>
          <w:fldChar w:fldCharType="end"/>
        </w:r>
      </w:hyperlink>
    </w:p>
    <w:p w14:paraId="3636F127" w14:textId="7FF755BF" w:rsidR="00B17C19" w:rsidRDefault="007B3E6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241373">
          <w:rPr>
            <w:noProof/>
            <w:webHidden/>
          </w:rPr>
          <w:t>31</w:t>
        </w:r>
        <w:r w:rsidR="00B17C19">
          <w:rPr>
            <w:noProof/>
            <w:webHidden/>
          </w:rPr>
          <w:fldChar w:fldCharType="end"/>
        </w:r>
      </w:hyperlink>
    </w:p>
    <w:p w14:paraId="74CE3497" w14:textId="248CD581" w:rsidR="00B17C19" w:rsidRDefault="007B3E6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241373">
          <w:rPr>
            <w:noProof/>
            <w:webHidden/>
          </w:rPr>
          <w:t>32</w:t>
        </w:r>
        <w:r w:rsidR="00B17C19">
          <w:rPr>
            <w:noProof/>
            <w:webHidden/>
          </w:rPr>
          <w:fldChar w:fldCharType="end"/>
        </w:r>
      </w:hyperlink>
    </w:p>
    <w:p w14:paraId="25C47360" w14:textId="506481E3" w:rsidR="00B17C19" w:rsidRDefault="007B3E68"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241373">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7FC0E1F2"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241373">
          <w:rPr>
            <w:noProof/>
            <w:webHidden/>
          </w:rPr>
          <w:t>4</w:t>
        </w:r>
        <w:r>
          <w:rPr>
            <w:noProof/>
            <w:webHidden/>
          </w:rPr>
          <w:fldChar w:fldCharType="end"/>
        </w:r>
      </w:hyperlink>
    </w:p>
    <w:p w14:paraId="76C25AAE" w14:textId="5FF5C9B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241373">
          <w:rPr>
            <w:noProof/>
            <w:webHidden/>
          </w:rPr>
          <w:t>14</w:t>
        </w:r>
        <w:r>
          <w:rPr>
            <w:noProof/>
            <w:webHidden/>
          </w:rPr>
          <w:fldChar w:fldCharType="end"/>
        </w:r>
      </w:hyperlink>
    </w:p>
    <w:p w14:paraId="3505F3AD" w14:textId="31DE3B41"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241373">
          <w:rPr>
            <w:noProof/>
            <w:webHidden/>
          </w:rPr>
          <w:t>17</w:t>
        </w:r>
        <w:r>
          <w:rPr>
            <w:noProof/>
            <w:webHidden/>
          </w:rPr>
          <w:fldChar w:fldCharType="end"/>
        </w:r>
      </w:hyperlink>
    </w:p>
    <w:p w14:paraId="406209F1" w14:textId="09AEAE7D" w:rsidR="009216BA" w:rsidRDefault="007B3E68"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241373">
          <w:rPr>
            <w:noProof/>
            <w:webHidden/>
          </w:rPr>
          <w:t>19</w:t>
        </w:r>
        <w:r w:rsidR="009216BA">
          <w:rPr>
            <w:noProof/>
            <w:webHidden/>
          </w:rPr>
          <w:fldChar w:fldCharType="end"/>
        </w:r>
      </w:hyperlink>
    </w:p>
    <w:p w14:paraId="0C243114" w14:textId="05814800"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241373">
          <w:rPr>
            <w:noProof/>
            <w:webHidden/>
          </w:rPr>
          <w:t>21</w:t>
        </w:r>
        <w:r w:rsidR="009216BA">
          <w:rPr>
            <w:noProof/>
            <w:webHidden/>
          </w:rPr>
          <w:fldChar w:fldCharType="end"/>
        </w:r>
      </w:hyperlink>
    </w:p>
    <w:p w14:paraId="637B8D87" w14:textId="4BD58190"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241373">
          <w:rPr>
            <w:noProof/>
            <w:webHidden/>
          </w:rPr>
          <w:t>22</w:t>
        </w:r>
        <w:r w:rsidR="009216BA">
          <w:rPr>
            <w:noProof/>
            <w:webHidden/>
          </w:rPr>
          <w:fldChar w:fldCharType="end"/>
        </w:r>
      </w:hyperlink>
    </w:p>
    <w:p w14:paraId="15F155E7" w14:textId="7F124E74"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241373">
          <w:rPr>
            <w:noProof/>
            <w:webHidden/>
          </w:rPr>
          <w:t>23</w:t>
        </w:r>
        <w:r w:rsidR="009216BA">
          <w:rPr>
            <w:noProof/>
            <w:webHidden/>
          </w:rPr>
          <w:fldChar w:fldCharType="end"/>
        </w:r>
      </w:hyperlink>
    </w:p>
    <w:p w14:paraId="66793AEF" w14:textId="731214CC"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241373">
          <w:rPr>
            <w:noProof/>
            <w:webHidden/>
          </w:rPr>
          <w:t>24</w:t>
        </w:r>
        <w:r w:rsidR="009216BA">
          <w:rPr>
            <w:noProof/>
            <w:webHidden/>
          </w:rPr>
          <w:fldChar w:fldCharType="end"/>
        </w:r>
      </w:hyperlink>
    </w:p>
    <w:p w14:paraId="53D6CF9F" w14:textId="1012C6DD"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72E7D6B5" w14:textId="7E10BE61"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4324D6B0" w14:textId="2089FA49"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241373">
          <w:rPr>
            <w:noProof/>
            <w:webHidden/>
          </w:rPr>
          <w:t>26</w:t>
        </w:r>
        <w:r w:rsidR="009216BA">
          <w:rPr>
            <w:noProof/>
            <w:webHidden/>
          </w:rPr>
          <w:fldChar w:fldCharType="end"/>
        </w:r>
      </w:hyperlink>
    </w:p>
    <w:p w14:paraId="774CFE5E" w14:textId="665B185D" w:rsidR="009216BA" w:rsidRDefault="007B3E68"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241373">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3BEDB2F9"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241373">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6F2AFB6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241373">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3B578BD6"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B08408D"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4277DA"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0E0F4E53"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60A394E3"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4252B9F7"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039CD3A0"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2CD6C149"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2371DD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D51A03F"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3BED4F8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41A26DE8"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CB9AC0A"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51BF3CAD"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3B36E612"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74C1D7B2"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02E6F09B"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36CE9631" w:rsidR="00C66A1E" w:rsidRDefault="00C66A1E" w:rsidP="00C66A1E">
      <w:pPr>
        <w:ind w:firstLine="480"/>
      </w:pPr>
      <w:r>
        <w:rPr>
          <w:rFonts w:hint="eastAsia"/>
        </w:rPr>
        <w:t>為探討視覺化模擬輔助人工智慧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pPr>
      <w:r>
        <w:rPr>
          <w:rFonts w:hint="eastAsia"/>
        </w:rPr>
        <w:t>為探討視覺化模擬輔助人工智慧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2D19ED51"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655CEE8A"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64D86BBF"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67975ED6"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36F41164"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51B3067"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23BB931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4F6E25AD"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4E48D6F1"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37A99F41"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F76A4D7"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4877ED6"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E804EE7"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0E1B6A0"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p w14:paraId="0E27CB01" w14:textId="77777777" w:rsidR="00966A8B" w:rsidRPr="009418B0" w:rsidRDefault="00966A8B" w:rsidP="002513E7">
      <w:pPr>
        <w:ind w:firstLine="480"/>
      </w:pPr>
    </w:p>
    <w:p w14:paraId="6C3076DD" w14:textId="4E22EC01"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978F03B" w:rsidR="006927F7" w:rsidRDefault="00855042" w:rsidP="00CB3D4A">
      <w:pPr>
        <w:ind w:firstLine="480"/>
        <w:rPr>
          <w:rFonts w:cs="Times New Roman"/>
        </w:rPr>
      </w:pPr>
      <w:r>
        <w:rPr>
          <w:rFonts w:hint="eastAsia"/>
        </w:rPr>
        <w:t>為探討學生在視覺化模擬輔助人工智慧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5F92E761"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4B7214F2" w:rsidR="000E0F3C" w:rsidRDefault="0019701B" w:rsidP="001105B0">
            <w:pPr>
              <w:ind w:firstLineChars="0" w:firstLine="0"/>
              <w:jc w:val="center"/>
            </w:pPr>
            <w:r>
              <w:rPr>
                <w:rFonts w:hint="eastAsia"/>
              </w:rPr>
              <w:t>選取</w:t>
            </w:r>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7029B696" w:rsidR="006927F7" w:rsidRPr="006927F7" w:rsidRDefault="00855042" w:rsidP="006927F7">
      <w:pPr>
        <w:ind w:firstLine="480"/>
      </w:pPr>
      <w:r>
        <w:rPr>
          <w:rFonts w:hint="eastAsia"/>
        </w:rPr>
        <w:t>為探討學生在</w:t>
      </w:r>
      <w:r w:rsidR="006927F7">
        <w:rPr>
          <w:rFonts w:hint="eastAsia"/>
        </w:rPr>
        <w:t>視覺化模擬輔助人工智慧教學</w:t>
      </w:r>
      <w:r>
        <w:rPr>
          <w:rFonts w:hint="eastAsia"/>
        </w:rPr>
        <w:t>中，對於「概念反思」的課堂感受</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3DF33F35"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479B1126" w:rsidR="005543D6" w:rsidRDefault="00A55A66" w:rsidP="005543D6">
      <w:pPr>
        <w:ind w:firstLine="480"/>
        <w:rPr>
          <w:rFonts w:cs="Times New Roman"/>
        </w:rPr>
      </w:pPr>
      <w:r>
        <w:rPr>
          <w:rFonts w:hint="eastAsia"/>
        </w:rPr>
        <w:t>為探討學生在視覺化模擬輔助人工智慧教學中，對於「概念應用」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pPr>
    </w:p>
    <w:p w14:paraId="235134AD" w14:textId="04B562E7"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712733">
            <w:pPr>
              <w:ind w:firstLineChars="0" w:firstLine="0"/>
              <w:jc w:val="center"/>
            </w:pPr>
            <w:r>
              <w:rPr>
                <w:rFonts w:hint="eastAsia"/>
              </w:rPr>
              <w:t>選取</w:t>
            </w:r>
            <w:r w:rsidR="001105B0">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6F107640" w:rsidR="006927F7" w:rsidRDefault="00572C60" w:rsidP="00CB3D4A">
      <w:pPr>
        <w:ind w:firstLine="480"/>
      </w:pPr>
      <w:r>
        <w:rPr>
          <w:rFonts w:hint="eastAsia"/>
        </w:rPr>
        <w:t>為比較學生在視覺化模擬輔助人工智慧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w:t>
      </w:r>
      <w:r>
        <w:rPr>
          <w:rFonts w:cs="Times New Roman" w:hint="eastAsia"/>
        </w:rPr>
        <w:lastRenderedPageBreak/>
        <w:t>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pPr>
    </w:p>
    <w:p w14:paraId="0C3411C6" w14:textId="5188EDFE"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2EA06227"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712733">
        <w:tc>
          <w:tcPr>
            <w:tcW w:w="4957"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712733">
            <w:pPr>
              <w:ind w:firstLineChars="0" w:firstLine="0"/>
              <w:jc w:val="center"/>
            </w:pPr>
            <w:r>
              <w:rPr>
                <w:rFonts w:hint="eastAsia"/>
              </w:rPr>
              <w:t>選取</w:t>
            </w:r>
            <w:r w:rsidR="004879FF">
              <w:rPr>
                <w:rFonts w:hint="eastAsia"/>
              </w:rPr>
              <w:t>比例</w:t>
            </w:r>
          </w:p>
        </w:tc>
      </w:tr>
      <w:tr w:rsidR="004879FF" w14:paraId="47260D89" w14:textId="77777777" w:rsidTr="00712733">
        <w:tc>
          <w:tcPr>
            <w:tcW w:w="4957"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712733">
        <w:tc>
          <w:tcPr>
            <w:tcW w:w="4957"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712733">
        <w:tc>
          <w:tcPr>
            <w:tcW w:w="4957"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712733">
        <w:tc>
          <w:tcPr>
            <w:tcW w:w="4957"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712733">
        <w:tc>
          <w:tcPr>
            <w:tcW w:w="4957"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712733">
        <w:tc>
          <w:tcPr>
            <w:tcW w:w="4957"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712733">
        <w:tc>
          <w:tcPr>
            <w:tcW w:w="4957"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3BA3012B"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712733">
        <w:tc>
          <w:tcPr>
            <w:tcW w:w="4957"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712733">
            <w:pPr>
              <w:ind w:firstLineChars="0" w:firstLine="0"/>
              <w:jc w:val="center"/>
            </w:pPr>
            <w:r>
              <w:rPr>
                <w:rFonts w:hint="eastAsia"/>
              </w:rPr>
              <w:t>選取</w:t>
            </w:r>
            <w:r w:rsidR="00A16DA3">
              <w:rPr>
                <w:rFonts w:hint="eastAsia"/>
              </w:rPr>
              <w:t>比例</w:t>
            </w:r>
          </w:p>
        </w:tc>
      </w:tr>
      <w:tr w:rsidR="00A16DA3" w14:paraId="7F3E9DA0" w14:textId="77777777" w:rsidTr="00712733">
        <w:tc>
          <w:tcPr>
            <w:tcW w:w="4957"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712733">
        <w:tc>
          <w:tcPr>
            <w:tcW w:w="4957"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712733">
        <w:tc>
          <w:tcPr>
            <w:tcW w:w="4957"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712733">
        <w:tc>
          <w:tcPr>
            <w:tcW w:w="4957"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712733">
        <w:tc>
          <w:tcPr>
            <w:tcW w:w="4957"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712733">
        <w:tc>
          <w:tcPr>
            <w:tcW w:w="4957"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712733">
        <w:tc>
          <w:tcPr>
            <w:tcW w:w="4957"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0E124CD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有正向的影響。進一步推測導致如此結果的原因說明如下：</w:t>
      </w:r>
    </w:p>
    <w:p w14:paraId="6F1B563B" w14:textId="2BE40365" w:rsidR="00904EF3" w:rsidRDefault="00241373" w:rsidP="00D45B69">
      <w:pPr>
        <w:ind w:firstLine="480"/>
        <w:rPr>
          <w:rFonts w:hint="eastAsia"/>
        </w:rPr>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正向影響的。</w:t>
      </w:r>
      <w:r w:rsidR="004E2DE3">
        <w:rPr>
          <w:rFonts w:hint="eastAsia"/>
        </w:rPr>
        <w:t>而此結果也印證了本研究文獻回顧中說明的，</w:t>
      </w:r>
      <w:r w:rsidR="004E2DE3" w:rsidRPr="004E2DE3">
        <w:rPr>
          <w:rFonts w:hint="eastAsia"/>
        </w:rPr>
        <w:t>模擬式教學能夠提升學生互動與操作的機會，這些互動與操作能夠增進學生的學習成效</w:t>
      </w:r>
      <w:r w:rsidR="004E2DE3" w:rsidRPr="004E2DE3">
        <w:rPr>
          <w:rFonts w:hint="eastAsia"/>
        </w:rPr>
        <w:t>(Chen, Hong, Sung, &amp; Chang, 2011)</w:t>
      </w:r>
      <w:r w:rsidR="004E2DE3" w:rsidRPr="004E2DE3">
        <w:rPr>
          <w:rFonts w:hint="eastAsia"/>
        </w:rPr>
        <w:t>。</w:t>
      </w:r>
    </w:p>
    <w:p w14:paraId="723B677F" w14:textId="4C6C6508" w:rsidR="00472860" w:rsidRPr="004E2DE3" w:rsidRDefault="00472860" w:rsidP="00D45B69">
      <w:pPr>
        <w:ind w:firstLine="480"/>
        <w:rPr>
          <w:rFonts w:hint="eastAsia"/>
        </w:rPr>
      </w:pPr>
      <w:r>
        <w:rPr>
          <w:rFonts w:hint="eastAsia"/>
        </w:rPr>
        <w:t>而且從表</w:t>
      </w:r>
      <w:r>
        <w:t>4-21</w:t>
      </w:r>
      <w:r>
        <w:rPr>
          <w:rFonts w:hint="eastAsia"/>
        </w:rPr>
        <w:t>中，針對實驗組學生訪談內容的節錄可以發現，實驗組學生認為模擬平台介入教學對於學習是有幫助的，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w:t>
      </w:r>
      <w:r w:rsidR="000E3E50">
        <w:rPr>
          <w:rFonts w:cs="Times New Roman" w:hint="eastAsia"/>
          <w:kern w:val="0"/>
        </w:rPr>
        <w:t>人工智慧概念測驗與隨堂測驗</w:t>
      </w:r>
      <w:r w:rsidR="000E3E50">
        <w:rPr>
          <w:rFonts w:cs="Times New Roman" w:hint="eastAsia"/>
          <w:kern w:val="0"/>
        </w:rPr>
        <w:t>的分析結果來看，視覺化模擬平台的介入</w:t>
      </w:r>
      <w:r w:rsidR="00BF11C5">
        <w:rPr>
          <w:rFonts w:cs="Times New Roman" w:hint="eastAsia"/>
          <w:kern w:val="0"/>
        </w:rPr>
        <w:t>才是有真正地解決學習困難，使實驗組的學生學習成就高於控制組學生。</w:t>
      </w:r>
    </w:p>
    <w:p w14:paraId="0D630A50" w14:textId="5CB467A3" w:rsidR="00F96768" w:rsidRDefault="00F96768" w:rsidP="00D45B69">
      <w:pPr>
        <w:ind w:firstLine="480"/>
      </w:pPr>
    </w:p>
    <w:p w14:paraId="44773DE6" w14:textId="2D27D6E7" w:rsidR="00472860" w:rsidRDefault="00472860" w:rsidP="0047286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0A6E05">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rPr>
                <w:rFonts w:hint="eastAsia"/>
              </w:rPr>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rPr>
                <w:rFonts w:hint="eastAsia"/>
              </w:rPr>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rPr>
                <w:rFonts w:hint="eastAsia"/>
              </w:rPr>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rPr>
                <w:rFonts w:hint="eastAsia"/>
              </w:rP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rPr>
                <w:rFonts w:hint="eastAsia"/>
              </w:rP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rPr>
                <w:rFonts w:hint="eastAsia"/>
              </w:rPr>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rPr>
                <w:rFonts w:hint="eastAsia"/>
              </w:rP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rPr>
                <w:rFonts w:hint="eastAsia"/>
              </w:rPr>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rPr>
                <w:rFonts w:hint="eastAsia"/>
              </w:rP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rPr>
                <w:rFonts w:hint="eastAsia"/>
              </w:rPr>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rPr>
                <w:rFonts w:hint="eastAsia"/>
              </w:rP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rPr>
                <w:rFonts w:hint="eastAsia"/>
              </w:rP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rPr>
                <w:rFonts w:hint="eastAsia"/>
              </w:rPr>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rPr>
                <w:rFonts w:hint="eastAsia"/>
              </w:rP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rPr>
                <w:rFonts w:hint="eastAsia"/>
              </w:rP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rPr>
                <w:rFonts w:hint="eastAsia"/>
              </w:rPr>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rPr>
                <w:rFonts w:hint="eastAsia"/>
              </w:rP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rPr>
                <w:rFonts w:hint="eastAsia"/>
              </w:rP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rPr>
                <w:rFonts w:hint="eastAsia"/>
              </w:rPr>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rPr>
                <w:rFonts w:hint="eastAsia"/>
              </w:rP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rPr>
                <w:rFonts w:hint="eastAsia"/>
              </w:rPr>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rPr>
                <w:rFonts w:hint="eastAsia"/>
              </w:rP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rPr>
                <w:rFonts w:hint="eastAsia"/>
              </w:rP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rPr>
                <w:rFonts w:hint="eastAsia"/>
              </w:rP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rPr>
                <w:rFonts w:hint="eastAsia"/>
              </w:rP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rPr>
                <w:rFonts w:hint="eastAsia"/>
              </w:rPr>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rPr>
                <w:rFonts w:hint="eastAsia"/>
              </w:rP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rPr>
                <w:rFonts w:hint="eastAsia"/>
              </w:rP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rPr>
                <w:rFonts w:hint="eastAsia"/>
              </w:rPr>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rPr>
                <w:rFonts w:hint="eastAsia"/>
              </w:rP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rPr>
                <w:rFonts w:hint="eastAsia"/>
              </w:rP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rPr>
                <w:rFonts w:hint="eastAsia"/>
              </w:rPr>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rPr>
                <w:rFonts w:hint="eastAsia"/>
              </w:rP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rPr>
                <w:rFonts w:hint="eastAsia"/>
              </w:rPr>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rPr>
                <w:rFonts w:hint="eastAsia"/>
              </w:rP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rPr>
                <w:rFonts w:hint="eastAsia"/>
              </w:rPr>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rPr>
                <w:rFonts w:hint="eastAsia"/>
              </w:rP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rPr>
                <w:rFonts w:hint="eastAsia"/>
              </w:rPr>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266C17">
        <w:trPr>
          <w:trHeight w:val="379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rPr>
                <w:rFonts w:hint="eastAsia"/>
              </w:rP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rPr>
                <w:rFonts w:hint="eastAsia"/>
              </w:rPr>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rPr>
                <w:rFonts w:hint="eastAsia"/>
              </w:rP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rPr>
                <w:rFonts w:hint="eastAsia"/>
              </w:rP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rPr>
                <w:rFonts w:hint="eastAsia"/>
              </w:rP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rPr>
                <w:rFonts w:hint="eastAsia"/>
              </w:rPr>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rPr>
                <w:rFonts w:hint="eastAsia"/>
              </w:rP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rPr>
                <w:rFonts w:hint="eastAsia"/>
              </w:rPr>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rPr>
                <w:rFonts w:hint="eastAsia"/>
              </w:rP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rPr>
                <w:rFonts w:hint="eastAsia"/>
              </w:rPr>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w:t>
            </w:r>
            <w:r w:rsidRPr="00B75118">
              <w:rPr>
                <w:rFonts w:hint="eastAsia"/>
              </w:rPr>
              <w:lastRenderedPageBreak/>
              <w:t>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rPr>
                <w:rFonts w:hint="eastAsia"/>
              </w:rP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rPr>
                <w:rFonts w:hint="eastAsia"/>
              </w:rPr>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rPr>
                <w:rFonts w:hint="eastAsia"/>
              </w:rP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rPr>
                <w:rFonts w:hint="eastAsia"/>
              </w:rP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rPr>
                <w:rFonts w:hint="eastAsia"/>
              </w:rPr>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rPr>
                <w:rFonts w:hint="eastAsia"/>
              </w:rP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rPr>
                <w:rFonts w:hint="eastAsia"/>
              </w:rP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rPr>
                <w:rFonts w:hint="eastAsia"/>
              </w:rPr>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rPr>
                <w:rFonts w:hint="eastAsia"/>
              </w:rP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rPr>
                <w:rFonts w:hint="eastAsia"/>
              </w:rP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rPr>
                <w:rFonts w:hint="eastAsia"/>
              </w:rPr>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rPr>
                <w:rFonts w:hint="eastAsia"/>
              </w:rPr>
            </w:pPr>
            <w:r>
              <w:t>11229</w:t>
            </w:r>
          </w:p>
        </w:tc>
      </w:tr>
    </w:tbl>
    <w:p w14:paraId="723E093D" w14:textId="77777777" w:rsidR="000A6E05" w:rsidRDefault="000A6E05" w:rsidP="000A6E05">
      <w:pPr>
        <w:ind w:firstLineChars="0" w:firstLine="0"/>
        <w:rPr>
          <w:rFonts w:hint="eastAsia"/>
        </w:rPr>
      </w:pPr>
    </w:p>
    <w:p w14:paraId="00F23D35" w14:textId="38A0166F"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w:t>
            </w:r>
            <w:r>
              <w:t>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w:t>
            </w:r>
            <w:r>
              <w:t>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rPr>
                <w:rFonts w:hint="eastAsia"/>
              </w:rPr>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w:t>
            </w:r>
            <w:r>
              <w:t>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rPr>
                <w:rFonts w:hint="eastAsia"/>
              </w:rPr>
            </w:pPr>
            <w:r>
              <w:rPr>
                <w:rFonts w:hint="eastAsia"/>
              </w:rPr>
              <w:lastRenderedPageBreak/>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rPr>
                <w:rFonts w:hint="eastAsia"/>
              </w:rPr>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rPr>
                <w:rFonts w:hint="eastAsia"/>
              </w:rP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rPr>
                <w:rFonts w:hint="eastAsia"/>
              </w:rPr>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rPr>
                <w:rFonts w:hint="eastAsia"/>
              </w:rPr>
            </w:pPr>
            <w:r>
              <w:t>1</w:t>
            </w:r>
            <w:r>
              <w:t>1304</w:t>
            </w:r>
          </w:p>
        </w:tc>
      </w:tr>
    </w:tbl>
    <w:p w14:paraId="17B58E15" w14:textId="2B1881B0" w:rsidR="00CE251F" w:rsidRDefault="00CE251F" w:rsidP="00BF11C5">
      <w:pPr>
        <w:ind w:firstLineChars="0" w:firstLine="0"/>
        <w:rPr>
          <w:rFonts w:hint="eastAsia"/>
        </w:rPr>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77777777" w:rsidR="00CE251F" w:rsidRDefault="00CE251F" w:rsidP="00CB3D4A">
      <w:pPr>
        <w:ind w:firstLine="480"/>
      </w:pPr>
    </w:p>
    <w:p w14:paraId="4DA3316A" w14:textId="77777777" w:rsidR="00CE251F" w:rsidRDefault="00CE251F" w:rsidP="00CB3D4A">
      <w:pPr>
        <w:ind w:firstLine="480"/>
      </w:pPr>
    </w:p>
    <w:p w14:paraId="1061B6C6" w14:textId="0FAD8C3F" w:rsidR="00697980" w:rsidRDefault="00697980" w:rsidP="00CB3D4A">
      <w:pPr>
        <w:ind w:firstLine="48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09CB65E9" w:rsidR="00697980" w:rsidRDefault="00697980" w:rsidP="00CB3D4A">
      <w:pPr>
        <w:ind w:firstLine="480"/>
      </w:pPr>
    </w:p>
    <w:p w14:paraId="5B113EC9" w14:textId="77F9D5D2" w:rsidR="00697980" w:rsidRDefault="00697980" w:rsidP="00CB3D4A">
      <w:pPr>
        <w:ind w:firstLine="480"/>
      </w:pP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4FDF52F6" w:rsidR="00697980" w:rsidRDefault="00697980" w:rsidP="00CB3D4A">
      <w:pPr>
        <w:ind w:firstLine="480"/>
      </w:pPr>
    </w:p>
    <w:p w14:paraId="457E98E2" w14:textId="24BBF710" w:rsidR="00697980" w:rsidRDefault="00697980" w:rsidP="00CB3D4A">
      <w:pPr>
        <w:ind w:firstLine="480"/>
      </w:pPr>
    </w:p>
    <w:p w14:paraId="5A01D5EF" w14:textId="137929B6" w:rsidR="00697980" w:rsidRDefault="00697980" w:rsidP="00CB3D4A">
      <w:pPr>
        <w:ind w:firstLine="480"/>
      </w:pPr>
    </w:p>
    <w:p w14:paraId="2A41F692" w14:textId="77777777" w:rsidR="00697980" w:rsidRPr="00697980" w:rsidRDefault="00697980"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3" w:name="_Toc107083476"/>
      <w:r>
        <w:rPr>
          <w:rFonts w:hint="eastAsia"/>
        </w:rPr>
        <w:lastRenderedPageBreak/>
        <w:t>建議</w:t>
      </w:r>
      <w:bookmarkEnd w:id="73"/>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6EC72" w14:textId="77777777" w:rsidR="007B3E68" w:rsidRDefault="007B3E68" w:rsidP="00D3535B">
      <w:pPr>
        <w:spacing w:line="240" w:lineRule="auto"/>
        <w:ind w:firstLine="480"/>
      </w:pPr>
      <w:r>
        <w:separator/>
      </w:r>
    </w:p>
  </w:endnote>
  <w:endnote w:type="continuationSeparator" w:id="0">
    <w:p w14:paraId="02252BB4" w14:textId="77777777" w:rsidR="007B3E68" w:rsidRDefault="007B3E68" w:rsidP="00D3535B">
      <w:pPr>
        <w:spacing w:line="240" w:lineRule="auto"/>
        <w:ind w:firstLine="480"/>
      </w:pPr>
      <w:r>
        <w:continuationSeparator/>
      </w:r>
    </w:p>
  </w:endnote>
  <w:endnote w:type="continuationNotice" w:id="1">
    <w:p w14:paraId="10219FEE" w14:textId="77777777" w:rsidR="007B3E68" w:rsidRDefault="007B3E6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BCF14" w14:textId="77777777" w:rsidR="007B3E68" w:rsidRDefault="007B3E68" w:rsidP="00D3535B">
      <w:pPr>
        <w:spacing w:line="240" w:lineRule="auto"/>
        <w:ind w:firstLine="480"/>
      </w:pPr>
      <w:r>
        <w:separator/>
      </w:r>
    </w:p>
  </w:footnote>
  <w:footnote w:type="continuationSeparator" w:id="0">
    <w:p w14:paraId="5E8E7491" w14:textId="77777777" w:rsidR="007B3E68" w:rsidRDefault="007B3E68" w:rsidP="00D3535B">
      <w:pPr>
        <w:spacing w:line="240" w:lineRule="auto"/>
        <w:ind w:firstLine="480"/>
      </w:pPr>
      <w:r>
        <w:continuationSeparator/>
      </w:r>
    </w:p>
  </w:footnote>
  <w:footnote w:type="continuationNotice" w:id="1">
    <w:p w14:paraId="0D9B77D6" w14:textId="77777777" w:rsidR="007B3E68" w:rsidRDefault="007B3E68">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2195E"/>
    <w:rsid w:val="0022248A"/>
    <w:rsid w:val="00224692"/>
    <w:rsid w:val="00227CA3"/>
    <w:rsid w:val="00230D45"/>
    <w:rsid w:val="00232B78"/>
    <w:rsid w:val="00232F62"/>
    <w:rsid w:val="00233154"/>
    <w:rsid w:val="00234F28"/>
    <w:rsid w:val="00235254"/>
    <w:rsid w:val="00235732"/>
    <w:rsid w:val="00235DE9"/>
    <w:rsid w:val="00241373"/>
    <w:rsid w:val="0024289A"/>
    <w:rsid w:val="002478A0"/>
    <w:rsid w:val="00250D8C"/>
    <w:rsid w:val="002513E7"/>
    <w:rsid w:val="00252316"/>
    <w:rsid w:val="002552FB"/>
    <w:rsid w:val="002605FC"/>
    <w:rsid w:val="00260D5B"/>
    <w:rsid w:val="002611A3"/>
    <w:rsid w:val="00261A4C"/>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6212"/>
    <w:rsid w:val="002B6F44"/>
    <w:rsid w:val="002B7EDB"/>
    <w:rsid w:val="002C0C62"/>
    <w:rsid w:val="002C3144"/>
    <w:rsid w:val="002C4FD4"/>
    <w:rsid w:val="002C514F"/>
    <w:rsid w:val="002C5FC7"/>
    <w:rsid w:val="002C622F"/>
    <w:rsid w:val="002C64EC"/>
    <w:rsid w:val="002C71CE"/>
    <w:rsid w:val="002D44CB"/>
    <w:rsid w:val="002D456D"/>
    <w:rsid w:val="002E1DF3"/>
    <w:rsid w:val="002E2B1E"/>
    <w:rsid w:val="002E4611"/>
    <w:rsid w:val="002E5B0E"/>
    <w:rsid w:val="002E7C59"/>
    <w:rsid w:val="002F50E7"/>
    <w:rsid w:val="002F55CD"/>
    <w:rsid w:val="002F673D"/>
    <w:rsid w:val="002F6F7B"/>
    <w:rsid w:val="00302E49"/>
    <w:rsid w:val="00305060"/>
    <w:rsid w:val="003077DD"/>
    <w:rsid w:val="00310A3B"/>
    <w:rsid w:val="00315120"/>
    <w:rsid w:val="00315AEC"/>
    <w:rsid w:val="00317274"/>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142F"/>
    <w:rsid w:val="004E228F"/>
    <w:rsid w:val="004E2DE3"/>
    <w:rsid w:val="004E2F7E"/>
    <w:rsid w:val="004E316F"/>
    <w:rsid w:val="004E34FF"/>
    <w:rsid w:val="004E39B0"/>
    <w:rsid w:val="004E4439"/>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172C"/>
    <w:rsid w:val="005432C5"/>
    <w:rsid w:val="00544C79"/>
    <w:rsid w:val="005455DC"/>
    <w:rsid w:val="00545B96"/>
    <w:rsid w:val="00546B80"/>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3C06"/>
    <w:rsid w:val="005B54B6"/>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601326"/>
    <w:rsid w:val="006031EB"/>
    <w:rsid w:val="00611D1D"/>
    <w:rsid w:val="0062068C"/>
    <w:rsid w:val="006222C8"/>
    <w:rsid w:val="00624572"/>
    <w:rsid w:val="0062554B"/>
    <w:rsid w:val="00626CA8"/>
    <w:rsid w:val="00630424"/>
    <w:rsid w:val="006322F7"/>
    <w:rsid w:val="00634225"/>
    <w:rsid w:val="00634B91"/>
    <w:rsid w:val="00636423"/>
    <w:rsid w:val="00637635"/>
    <w:rsid w:val="00641679"/>
    <w:rsid w:val="00647E4D"/>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1F63"/>
    <w:rsid w:val="006927F7"/>
    <w:rsid w:val="00694BFA"/>
    <w:rsid w:val="00697980"/>
    <w:rsid w:val="00697B97"/>
    <w:rsid w:val="006A44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76E5"/>
    <w:rsid w:val="006C7D66"/>
    <w:rsid w:val="006D0E6C"/>
    <w:rsid w:val="006D235D"/>
    <w:rsid w:val="006D2D80"/>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8304D"/>
    <w:rsid w:val="00785C49"/>
    <w:rsid w:val="00786A88"/>
    <w:rsid w:val="00787B93"/>
    <w:rsid w:val="00790E62"/>
    <w:rsid w:val="00793377"/>
    <w:rsid w:val="00794CBB"/>
    <w:rsid w:val="00795279"/>
    <w:rsid w:val="007A184B"/>
    <w:rsid w:val="007A4173"/>
    <w:rsid w:val="007A433C"/>
    <w:rsid w:val="007A70C5"/>
    <w:rsid w:val="007B3E68"/>
    <w:rsid w:val="007B6E4E"/>
    <w:rsid w:val="007C0322"/>
    <w:rsid w:val="007C0DB7"/>
    <w:rsid w:val="007C3845"/>
    <w:rsid w:val="007C3EB2"/>
    <w:rsid w:val="007C5834"/>
    <w:rsid w:val="007C5BCB"/>
    <w:rsid w:val="007C5C86"/>
    <w:rsid w:val="007C655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0A7D"/>
    <w:rsid w:val="008F28FA"/>
    <w:rsid w:val="008F2AFA"/>
    <w:rsid w:val="008F2DFF"/>
    <w:rsid w:val="008F779F"/>
    <w:rsid w:val="008F7CEB"/>
    <w:rsid w:val="0090429C"/>
    <w:rsid w:val="00904B10"/>
    <w:rsid w:val="00904EF3"/>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418B0"/>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45D"/>
    <w:rsid w:val="00A1597E"/>
    <w:rsid w:val="00A16161"/>
    <w:rsid w:val="00A16DA3"/>
    <w:rsid w:val="00A170FD"/>
    <w:rsid w:val="00A207CE"/>
    <w:rsid w:val="00A22A32"/>
    <w:rsid w:val="00A23586"/>
    <w:rsid w:val="00A3127F"/>
    <w:rsid w:val="00A31D4B"/>
    <w:rsid w:val="00A33578"/>
    <w:rsid w:val="00A34A50"/>
    <w:rsid w:val="00A34F79"/>
    <w:rsid w:val="00A357D9"/>
    <w:rsid w:val="00A36948"/>
    <w:rsid w:val="00A36DF1"/>
    <w:rsid w:val="00A37ECB"/>
    <w:rsid w:val="00A40C88"/>
    <w:rsid w:val="00A42315"/>
    <w:rsid w:val="00A4344C"/>
    <w:rsid w:val="00A4568F"/>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BBD"/>
    <w:rsid w:val="00BE5CD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3120E"/>
    <w:rsid w:val="00C3203A"/>
    <w:rsid w:val="00C321CC"/>
    <w:rsid w:val="00C35A91"/>
    <w:rsid w:val="00C35D7D"/>
    <w:rsid w:val="00C36D3D"/>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671C"/>
    <w:rsid w:val="00D27C25"/>
    <w:rsid w:val="00D3535B"/>
    <w:rsid w:val="00D431DB"/>
    <w:rsid w:val="00D45B69"/>
    <w:rsid w:val="00D467F5"/>
    <w:rsid w:val="00D46E9D"/>
    <w:rsid w:val="00D50222"/>
    <w:rsid w:val="00D50F62"/>
    <w:rsid w:val="00D53B1E"/>
    <w:rsid w:val="00D552D2"/>
    <w:rsid w:val="00D60399"/>
    <w:rsid w:val="00D61662"/>
    <w:rsid w:val="00D62114"/>
    <w:rsid w:val="00D6391F"/>
    <w:rsid w:val="00D63B43"/>
    <w:rsid w:val="00D67D3F"/>
    <w:rsid w:val="00D71B53"/>
    <w:rsid w:val="00D71FAE"/>
    <w:rsid w:val="00D73BC3"/>
    <w:rsid w:val="00D76273"/>
    <w:rsid w:val="00D80DA9"/>
    <w:rsid w:val="00D811B2"/>
    <w:rsid w:val="00D8171F"/>
    <w:rsid w:val="00D82DE5"/>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4DDB"/>
    <w:rsid w:val="00DE4DFF"/>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406B"/>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62CB3"/>
    <w:rsid w:val="00F7075E"/>
    <w:rsid w:val="00F72687"/>
    <w:rsid w:val="00F72B05"/>
    <w:rsid w:val="00F72F2E"/>
    <w:rsid w:val="00F73295"/>
    <w:rsid w:val="00F75605"/>
    <w:rsid w:val="00F833D5"/>
    <w:rsid w:val="00F85B92"/>
    <w:rsid w:val="00F900C4"/>
    <w:rsid w:val="00F952CE"/>
    <w:rsid w:val="00F96768"/>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73</Pages>
  <Words>12451</Words>
  <Characters>70975</Characters>
  <Application>Microsoft Office Word</Application>
  <DocSecurity>0</DocSecurity>
  <Lines>591</Lines>
  <Paragraphs>166</Paragraphs>
  <ScaleCrop>false</ScaleCrop>
  <Company/>
  <LinksUpToDate>false</LinksUpToDate>
  <CharactersWithSpaces>8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6</cp:revision>
  <cp:lastPrinted>2022-06-29T12:30:00Z</cp:lastPrinted>
  <dcterms:created xsi:type="dcterms:W3CDTF">2022-06-28T06:49:00Z</dcterms:created>
  <dcterms:modified xsi:type="dcterms:W3CDTF">2022-06-3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